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Pr="00265168" w:rsidRDefault="00E5484A" w:rsidP="00265168">
      <w:pPr>
        <w:jc w:val="both"/>
        <w:rPr>
          <w:sz w:val="36"/>
          <w:lang w:val="en-US"/>
        </w:rPr>
      </w:pPr>
      <w:r w:rsidRPr="00265168">
        <w:rPr>
          <w:sz w:val="36"/>
          <w:lang w:val="en-US"/>
        </w:rPr>
        <w:t>Influence of external input and relative weight of inhibitory connections on the balance of a sparsely connected network of Leaky integrate-and-fire neurons.</w:t>
      </w:r>
    </w:p>
    <w:p w:rsidR="00265168" w:rsidRDefault="00265168" w:rsidP="00265168">
      <w:pPr>
        <w:jc w:val="both"/>
        <w:rPr>
          <w:sz w:val="28"/>
          <w:lang w:val="en-US"/>
        </w:rPr>
      </w:pPr>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5D51B9" w:rsidP="00265168">
      <w:pPr>
        <w:jc w:val="both"/>
        <w:rPr>
          <w:lang w:val="en-US"/>
        </w:rPr>
      </w:pPr>
      <w:r>
        <w:rPr>
          <w:lang w:val="en-US"/>
        </w:rPr>
        <w:t>N</w:t>
      </w:r>
      <w:r w:rsidR="005361AF">
        <w:rPr>
          <w:lang w:val="en-US"/>
        </w:rPr>
        <w:t xml:space="preserve">eurons </w:t>
      </w:r>
      <w:r w:rsidR="00265168">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283898">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283898">
        <w:rPr>
          <w:lang w:val="en-US"/>
        </w:rPr>
        <w:fldChar w:fldCharType="separate"/>
      </w:r>
      <w:r w:rsidR="005361AF" w:rsidRPr="005361AF">
        <w:rPr>
          <w:noProof/>
          <w:lang w:val="en-US"/>
        </w:rPr>
        <w:t>(Softky &amp; Koch, 1993)</w:t>
      </w:r>
      <w:r w:rsidR="00283898">
        <w:rPr>
          <w:lang w:val="en-US"/>
        </w:rPr>
        <w:fldChar w:fldCharType="end"/>
      </w:r>
      <w:r w:rsidR="005361AF">
        <w:rPr>
          <w:lang w:val="en-US"/>
        </w:rPr>
        <w:t xml:space="preserve">. A contradictory explanation says that not the timing but the frequency of the input is relevant </w:t>
      </w:r>
      <w:r w:rsidR="00283898">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283898">
        <w:rPr>
          <w:lang w:val="en-US"/>
        </w:rPr>
        <w:fldChar w:fldCharType="separate"/>
      </w:r>
      <w:r w:rsidR="005361AF" w:rsidRPr="005361AF">
        <w:rPr>
          <w:noProof/>
          <w:lang w:val="en-US"/>
        </w:rPr>
        <w:t>(Shadlen &amp; Newsome, 1998)</w:t>
      </w:r>
      <w:r w:rsidR="00283898">
        <w:rPr>
          <w:lang w:val="en-US"/>
        </w:rPr>
        <w:fldChar w:fldCharType="end"/>
      </w:r>
      <w:r w:rsidR="005361AF">
        <w:rPr>
          <w:lang w:val="en-US"/>
        </w:rPr>
        <w:t xml:space="preserve">. The average input is </w:t>
      </w:r>
      <w:r w:rsidR="005361AF" w:rsidRPr="005361AF">
        <w:rPr>
          <w:lang w:val="en-US"/>
        </w:rPr>
        <w:t xml:space="preserve">subthreshold and because of the stochastic input it is possible to evoke spikes even though </w:t>
      </w:r>
      <w:r w:rsidR="00265168">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Moreover, for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283898">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283898">
        <w:rPr>
          <w:lang w:val="en-US"/>
        </w:rPr>
        <w:fldChar w:fldCharType="separate"/>
      </w:r>
      <w:r w:rsidRPr="0069658C">
        <w:rPr>
          <w:noProof/>
          <w:lang w:val="en-US"/>
        </w:rPr>
        <w:t>(Brunel, 2000; Remme &amp; Wadman, 2012; Yger &amp; Harris, 2013)</w:t>
      </w:r>
      <w:r w:rsidR="00283898">
        <w:rPr>
          <w:lang w:val="en-US"/>
        </w:rPr>
        <w:fldChar w:fldCharType="end"/>
      </w:r>
      <w:r>
        <w:rPr>
          <w:lang w:val="en-US"/>
        </w:rPr>
        <w:t xml:space="preserve">. </w:t>
      </w:r>
    </w:p>
    <w:p w:rsidR="0069658C" w:rsidRDefault="003F490D" w:rsidP="00265168">
      <w:pPr>
        <w:jc w:val="both"/>
        <w:rPr>
          <w:lang w:val="en-US"/>
        </w:rPr>
      </w:pPr>
      <w:r>
        <w:rPr>
          <w:lang w:val="en-US"/>
        </w:rPr>
        <w:lastRenderedPageBreak/>
        <w:t xml:space="preserve">The balanced random network, also called balanced network, </w:t>
      </w:r>
      <w:r w:rsidR="009A7C1E">
        <w:rPr>
          <w:lang w:val="en-US"/>
        </w:rPr>
        <w:t xml:space="preserve">is a large scale network of sparsely connected Leaky integrate-and-fire neurons (LIF). LIF neurons </w:t>
      </w:r>
      <w:r w:rsidR="00D810F0">
        <w:rPr>
          <w:lang w:val="en-US"/>
        </w:rPr>
        <w:t xml:space="preserve">only take a few parameters in account, and </w:t>
      </w:r>
      <w:r w:rsidR="00973EEF">
        <w:rPr>
          <w:lang w:val="en-US"/>
        </w:rPr>
        <w:t xml:space="preserve">it </w:t>
      </w:r>
      <w:r w:rsidR="00D810F0">
        <w:rPr>
          <w:lang w:val="en-US"/>
        </w:rPr>
        <w:t>is more a description of how neurons behave than what causes this behavior. The behavior of a balanced network of</w:t>
      </w:r>
      <w:r w:rsidR="00206E18">
        <w:rPr>
          <w:lang w:val="en-US"/>
        </w:rPr>
        <w:t xml:space="preserve"> the simplest</w:t>
      </w:r>
      <w:r w:rsidR="00D810F0">
        <w:rPr>
          <w:lang w:val="en-US"/>
        </w:rPr>
        <w:t xml:space="preserve"> LIF neurons is extensively examined, both analytically and computationally  </w:t>
      </w:r>
      <w:r w:rsidR="00206E18">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206E18">
        <w:rPr>
          <w:lang w:val="en-US"/>
        </w:rPr>
        <w:fldChar w:fldCharType="separate"/>
      </w:r>
      <w:r w:rsidR="00206E18" w:rsidRPr="00206E18">
        <w:rPr>
          <w:noProof/>
          <w:lang w:val="en-US"/>
        </w:rPr>
        <w:t>(Brunel, 2000)</w:t>
      </w:r>
      <w:r w:rsidR="00206E18">
        <w:rPr>
          <w:lang w:val="en-US"/>
        </w:rPr>
        <w:fldChar w:fldCharType="end"/>
      </w:r>
      <w:r w:rsidR="00206E18">
        <w:rPr>
          <w:lang w:val="en-US"/>
        </w:rPr>
        <w:t xml:space="preserve">. This research showed that the balanced network could settle in four different states, based on synchrony and regularity. The key parameters in the differentiation between these four states are the amount of external input (each neuron receives stochastic background input) and the ratio between the conductance of excitatory versus inhibitory synapses. </w:t>
      </w:r>
    </w:p>
    <w:p w:rsidR="00206E18" w:rsidRDefault="00206E18" w:rsidP="00265168">
      <w:pPr>
        <w:jc w:val="both"/>
        <w:rPr>
          <w:lang w:val="en-US"/>
        </w:rPr>
      </w:pPr>
      <w:r>
        <w:rPr>
          <w:lang w:val="en-US"/>
        </w:rPr>
        <w:t xml:space="preserve">Other studies showed that network models with more biological plausible LIF neurons can reach balanced states as well </w:t>
      </w:r>
      <w:r>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Pr>
          <w:lang w:val="en-US"/>
        </w:rPr>
        <w:fldChar w:fldCharType="separate"/>
      </w:r>
      <w:r w:rsidRPr="00206E18">
        <w:rPr>
          <w:noProof/>
          <w:lang w:val="en-US"/>
        </w:rPr>
        <w:t>(Yger &amp; Harris, 2013)</w:t>
      </w:r>
      <w:r>
        <w:rPr>
          <w:lang w:val="en-US"/>
        </w:rPr>
        <w:fldChar w:fldCharType="end"/>
      </w:r>
      <w:r>
        <w:rPr>
          <w:lang w:val="en-US"/>
        </w:rPr>
        <w:t xml:space="preserve">. However, it is still unknown if these networks can reach the different states of synchrony and regularity as well,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Pr>
          <w:lang w:val="en-US"/>
        </w:rPr>
        <w:t>It is therefore examined whether the LIF neuron model with more biological plausible characteristics can reach balanced states which differen</w:t>
      </w:r>
      <w:r w:rsidR="00774FD2">
        <w:rPr>
          <w:lang w:val="en-US"/>
        </w:rPr>
        <w:t>tiate between synchrony and regularity</w:t>
      </w:r>
      <w:r w:rsidR="00D351CD">
        <w:rPr>
          <w:lang w:val="en-US"/>
        </w:rPr>
        <w:t>. It is hypothesized that a balanced state will be reached, and that it is possible to differentiate between the different states, although the transitions will differ from simpler models.</w:t>
      </w:r>
    </w:p>
    <w:p w:rsidR="00D351CD" w:rsidRDefault="00973EEF" w:rsidP="00265168">
      <w:pPr>
        <w:jc w:val="both"/>
        <w:rPr>
          <w:lang w:val="en-US"/>
        </w:rPr>
      </w:pPr>
      <w:r>
        <w:rPr>
          <w:lang w:val="en-US"/>
        </w:rPr>
        <w:lastRenderedPageBreak/>
        <w:t xml:space="preserve">This is examined by implementing a balanced network </w:t>
      </w:r>
      <w:r w:rsidR="00BA29A9">
        <w:rPr>
          <w:lang w:val="en-US"/>
        </w:rPr>
        <w:t>of</w:t>
      </w:r>
      <w:r>
        <w:rPr>
          <w:lang w:val="en-US"/>
        </w:rPr>
        <w:t xml:space="preserve"> LIF neurons </w:t>
      </w:r>
      <w:r w:rsidR="00BA29A9">
        <w:rPr>
          <w:lang w:val="en-US"/>
        </w:rPr>
        <w:t xml:space="preserve">and systematically quantifying the regularity and synchrony of different combinations of the external input and relative strength of inhibitory synapses.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A97F03" w:rsidP="00A97F03">
      <w:pPr>
        <w:pStyle w:val="Geenafstand"/>
        <w:rPr>
          <w:b/>
          <w:lang w:val="en-US"/>
        </w:rPr>
      </w:pPr>
      <w:r w:rsidRPr="00A97F03">
        <w:rPr>
          <w:b/>
          <w:lang w:val="en-US"/>
        </w:rPr>
        <w:t>Neuron model</w:t>
      </w:r>
    </w:p>
    <w:p w:rsidR="00A97F03" w:rsidRPr="00A97F03" w:rsidRDefault="00A97F03" w:rsidP="00A97F03">
      <w:pPr>
        <w:rPr>
          <w:lang w:val="en-US"/>
        </w:rPr>
      </w:pPr>
      <w:r>
        <w:rPr>
          <w:lang w:val="en-US"/>
        </w:rPr>
        <w:t>Simulations of the spiking neurons were performed using the BRIAN</w:t>
      </w:r>
      <w:r w:rsidR="00CD4777">
        <w:rPr>
          <w:lang w:val="en-US"/>
        </w:rPr>
        <w:t xml:space="preserve"> 2 simulator </w:t>
      </w:r>
      <w:r w:rsidR="00CD4777">
        <w:rPr>
          <w:lang w:val="en-US"/>
        </w:rPr>
        <w:fldChar w:fldCharType="begin" w:fldLock="1"/>
      </w:r>
      <w:r w:rsidR="00CD4777">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 "properties" : { "noteIndex" : 0 }, "schema" : "https://github.com/citation-style-language/schema/raw/master/csl-citation.json" }</w:instrText>
      </w:r>
      <w:r w:rsidR="00CD4777">
        <w:rPr>
          <w:lang w:val="en-US"/>
        </w:rPr>
        <w:fldChar w:fldCharType="separate"/>
      </w:r>
      <w:r w:rsidR="00CD4777" w:rsidRPr="00CD4777">
        <w:rPr>
          <w:noProof/>
          <w:lang w:val="en-US"/>
        </w:rPr>
        <w:t>(Goodman &amp; Brette, 2009)</w:t>
      </w:r>
      <w:r w:rsidR="00CD4777">
        <w:rPr>
          <w:lang w:val="en-US"/>
        </w:rPr>
        <w:fldChar w:fldCharType="end"/>
      </w:r>
      <w:r w:rsidR="00CD4777">
        <w:rPr>
          <w:lang w:val="en-US"/>
        </w:rPr>
        <w:t>.</w:t>
      </w:r>
    </w:p>
    <w:sectPr w:rsidR="00A97F03" w:rsidRPr="00A97F03" w:rsidSect="00265168">
      <w:type w:val="continuous"/>
      <w:pgSz w:w="11906" w:h="16838"/>
      <w:pgMar w:top="1417" w:right="1417" w:bottom="1417" w:left="1417"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84CC9" w:rsidRDefault="00384CC9" w:rsidP="00265168">
      <w:pPr>
        <w:spacing w:after="0" w:line="240" w:lineRule="auto"/>
      </w:pPr>
      <w:r>
        <w:separator/>
      </w:r>
    </w:p>
  </w:endnote>
  <w:endnote w:type="continuationSeparator" w:id="0">
    <w:p w:rsidR="00384CC9" w:rsidRDefault="00384CC9"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84CC9" w:rsidRDefault="00384CC9" w:rsidP="00265168">
      <w:pPr>
        <w:spacing w:after="0" w:line="240" w:lineRule="auto"/>
      </w:pPr>
      <w:r>
        <w:separator/>
      </w:r>
    </w:p>
  </w:footnote>
  <w:footnote w:type="continuationSeparator" w:id="0">
    <w:p w:rsidR="00384CC9" w:rsidRDefault="00384CC9"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rsids>
    <w:rsidRoot w:val="00532099"/>
    <w:rsid w:val="001A6560"/>
    <w:rsid w:val="00206E18"/>
    <w:rsid w:val="00265168"/>
    <w:rsid w:val="00283898"/>
    <w:rsid w:val="00384CC9"/>
    <w:rsid w:val="00385D8F"/>
    <w:rsid w:val="003C3B47"/>
    <w:rsid w:val="003F490D"/>
    <w:rsid w:val="005223C3"/>
    <w:rsid w:val="00532099"/>
    <w:rsid w:val="005361AF"/>
    <w:rsid w:val="00561537"/>
    <w:rsid w:val="005D51B9"/>
    <w:rsid w:val="0069658C"/>
    <w:rsid w:val="006B7BE5"/>
    <w:rsid w:val="00774FD2"/>
    <w:rsid w:val="00901FCD"/>
    <w:rsid w:val="00973EEF"/>
    <w:rsid w:val="009A7C1E"/>
    <w:rsid w:val="00A97F03"/>
    <w:rsid w:val="00B952B1"/>
    <w:rsid w:val="00B9691D"/>
    <w:rsid w:val="00BA29A9"/>
    <w:rsid w:val="00CD4777"/>
    <w:rsid w:val="00D0216B"/>
    <w:rsid w:val="00D351CD"/>
    <w:rsid w:val="00D810F0"/>
    <w:rsid w:val="00E5484A"/>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uiPriority w:val="1"/>
    <w:qFormat/>
    <w:rsid w:val="00A97F03"/>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25D96C-F752-4114-968D-D6B69F5D1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2</Pages>
  <Words>3232</Words>
  <Characters>17776</Characters>
  <Application>Microsoft Office Word</Application>
  <DocSecurity>0</DocSecurity>
  <Lines>148</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9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ri</dc:creator>
  <cp:lastModifiedBy>Jiri</cp:lastModifiedBy>
  <cp:revision>7</cp:revision>
  <dcterms:created xsi:type="dcterms:W3CDTF">2015-05-11T09:05:00Z</dcterms:created>
  <dcterms:modified xsi:type="dcterms:W3CDTF">2015-05-1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